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86697" w14:textId="33325F7B" w:rsidR="005A1332" w:rsidRDefault="005A1332" w:rsidP="00B63AF8">
      <w:pPr>
        <w:spacing w:line="480" w:lineRule="auto"/>
      </w:pPr>
      <w:r>
        <w:t>Abstract</w:t>
      </w:r>
    </w:p>
    <w:p w14:paraId="5BA30DFD" w14:textId="789E50EC" w:rsidR="00B63AF8" w:rsidRDefault="005A1332" w:rsidP="00B63AF8">
      <w:pPr>
        <w:spacing w:line="480" w:lineRule="auto"/>
      </w:pPr>
      <w:r>
        <w:t>I</w:t>
      </w:r>
      <w:r w:rsidR="00B63AF8">
        <w:t>ntroduction</w:t>
      </w:r>
    </w:p>
    <w:p w14:paraId="195C8093" w14:textId="1C75019F" w:rsidR="00B63AF8" w:rsidRPr="0049148B" w:rsidRDefault="00B63AF8" w:rsidP="00B63AF8">
      <w:pPr>
        <w:spacing w:line="480" w:lineRule="auto"/>
        <w:ind w:firstLine="720"/>
      </w:pPr>
      <w:r w:rsidRPr="0049148B">
        <w:t xml:space="preserve">Small impoundments (water bodies &lt;200 hectares [ha]) are ecologically, economically, and aesthetically important in the United States. In 2016, </w:t>
      </w:r>
      <w:r w:rsidR="005A1332">
        <w:t xml:space="preserve">24.6 million U.S. </w:t>
      </w:r>
      <w:r w:rsidRPr="0049148B">
        <w:t>freshwater anglers (</w:t>
      </w:r>
      <w:r w:rsidR="005A1332">
        <w:t>83%</w:t>
      </w:r>
      <w:r w:rsidRPr="0049148B">
        <w:t xml:space="preserve">) targeted reservoirs, lakes, and ponds </w:t>
      </w:r>
      <w:r w:rsidRPr="0049148B">
        <w:fldChar w:fldCharType="begin"/>
      </w:r>
      <w:r w:rsidR="005A1332">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noteIndex":0},"citationItems":[{"id":2713,"uris":["http://zotero.org/users/4161640/items/SBHFT9ID"],"uri":["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rsidR="005A1332">
        <w:t>(USDOI 2018)</w:t>
      </w:r>
      <w:r w:rsidRPr="0049148B">
        <w:fldChar w:fldCharType="end"/>
      </w:r>
      <w:r w:rsidRPr="0049148B">
        <w:t xml:space="preserve">. </w:t>
      </w:r>
      <w:r w:rsidR="005A1332">
        <w:t xml:space="preserve">Recreational fishing is the most common use of the </w:t>
      </w:r>
      <w:r w:rsidRPr="0049148B">
        <w:t xml:space="preserve">nearly 9 million small impoundments in the continental United States </w:t>
      </w:r>
      <w:r w:rsidRPr="0049148B">
        <w:fldChar w:fldCharType="begin"/>
      </w:r>
      <w:r w:rsidRPr="0049148B">
        <w:instrText xml:space="preserve"> ADDIN ZOTERO_ITEM CSL_CITATION {"citationID":"y3h7FvyC","properties":{"formattedCitation":"(Renwick et al. 2005)","plainCitation":"(Renwick et al. 2005)","noteIndex":0},"citationItems":[{"id":2717,"uris":["http://zotero.org/users/4161640/items/K3EDZF8N"],"uri":["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rsidR="005A1332">
        <w:t>, which</w:t>
      </w:r>
      <w:r w:rsidRPr="0049148B">
        <w:t xml:space="preserve"> generate significant</w:t>
      </w:r>
      <w:r w:rsidR="005A1332">
        <w:t xml:space="preserve"> revenue via</w:t>
      </w:r>
      <w:r w:rsidRPr="0049148B">
        <w:t xml:space="preserve"> pay-to-fish operations </w:t>
      </w:r>
      <w:r w:rsidRPr="0049148B">
        <w:fldChar w:fldCharType="begin"/>
      </w:r>
      <w:r w:rsidRPr="0049148B">
        <w:instrText xml:space="preserve"> ADDIN ZOTERO_ITEM CSL_CITATION {"citationID":"qJWfgvzT","properties":{"formattedCitation":"(Haley et al. 2012)","plainCitation":"(Haley et al. 2012)","noteIndex":0},"citationItems":[{"id":356,"uris":["http://zotero.org/users/4161640/items/SHWU4NFU"],"uri":["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rsidRPr="0049148B">
        <w:t xml:space="preserve"> while providing aesthetic values and habitats for an array of animals and plants </w:t>
      </w:r>
      <w:r w:rsidRPr="0049148B">
        <w:fldChar w:fldCharType="begin"/>
      </w:r>
      <w:r w:rsidRPr="0049148B">
        <w:instrText xml:space="preserve"> ADDIN ZOTERO_ITEM CSL_CITATION {"citationID":"CCQlCZf3","properties":{"formattedCitation":"(Chaney et al. 2012)","plainCitation":"(Chaney et al. 2012)","noteIndex":0},"citationItems":[{"id":347,"uris":["http://zotero.org/users/4161640/items/9TNNSFS7"],"uri":["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rsidR="005A1332">
        <w:t xml:space="preserve">small impoundment </w:t>
      </w:r>
      <w:r w:rsidRPr="0049148B">
        <w:t xml:space="preserve">management strategies for attaining fish population parameters (e.g., density, growth, body condition) that are desirable for angling. </w:t>
      </w:r>
    </w:p>
    <w:p w14:paraId="0CBD3CD4" w14:textId="5101617B" w:rsidR="00B63AF8" w:rsidRPr="0049148B" w:rsidRDefault="00B63AF8" w:rsidP="00B63AF8">
      <w:pPr>
        <w:spacing w:line="480" w:lineRule="auto"/>
      </w:pPr>
      <w:r w:rsidRPr="0049148B">
        <w:tab/>
        <w:t xml:space="preserve">Largemouth Bass </w:t>
      </w:r>
      <w:r w:rsidRPr="0049148B">
        <w:rPr>
          <w:i/>
        </w:rPr>
        <w:t>Micropterus salmoides</w:t>
      </w:r>
      <w:r w:rsidRPr="0049148B">
        <w:t xml:space="preserve"> 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uri":["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uri":["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page":"338-343","source":"Wiley Online Library","title":"Structural relationships of Largemouth Bass and Bluegill populations in South Dakota ponds","volume":"10","author":[{"family":"Guy","given":"Christopher S."},{"family":"Willis","given":"David W."}],"issued":{"date-parts":[["1990"]]}}},{"id":1512,"uris":["http://zotero.org/users/4161640/items/EDUICHCJ"],"uri":["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ympatric stocking combination in small impoundments of middle and lower latitudes of North America </w:t>
      </w:r>
      <w:r w:rsidRPr="0049148B">
        <w:fldChar w:fldCharType="begin"/>
      </w:r>
      <w:r w:rsidRPr="0049148B">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uri":["http://zotero.org/users/4161640/items/RP45SCVP"],"itemData":{"id":2718,"type":"chapter","container-title":"&lt;i&gt;in&lt;/i&gt; R. H. Stroud and H. Clepper, editors. Black bass biology and management","page":"76-84","publisher":"Sport Fishing Institute, Washington, D. C., USA","title":"Experimental species associations of basses in Alabama ponds","author":[{"family":"Smitherman","given":"R. O."}],"issued":{"date-parts":[["1975"]]}}},{"id":2719,"uris":["http://zotero.org/users/4161640/items/GHQZ4Y5V"],"uri":["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uri":["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uri":["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uri":["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Largemouth Bass is a top-level piscivore that is the most sought-after, economically significant, and heavily managed fish in North America </w:t>
      </w:r>
      <w:r w:rsidRPr="0049148B">
        <w:fldChar w:fldCharType="begin"/>
      </w:r>
      <w:r w:rsidRPr="0049148B">
        <w:instrText xml:space="preserve"> ADDIN ZOTERO_ITEM CSL_CITATION {"citationID":"doiB9gQS","properties":{"formattedCitation":"(Allen et al. 2008; Carlson and Isermann 2010; Bonvechio et al. 2014; Claussen 2015)","plainCitation":"(Allen et al. 2008; Carlson and Isermann 2010; Bonvechio et al. 2014; Claussen 2015)","noteIndex":0},"citationItems":[{"id":939,"uris":["http://zotero.org/users/4161640/items/QG8L6PC6"],"uri":["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uri":["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uri":["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language":"en","page":"10","source":"Zotero","title":"Exploitation and length limit evaluation of Largemouth Bass in three Georgia small impoundments","author":[{"family":"Bonvechio","given":"Timothy F"},{"family":"Bowen","given":"Bryant R"},{"family":"Wixson","given":"Jeremy M"},{"family":"Allen","given":"Micheal S"}],"issued":{"date-parts":[["2014"]]}}},{"id":2721,"uris":["http://zotero.org/users/4161640/items/PHMH2EVU"],"uri":["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Allen et al. 2008; Carlson and Isermann 2010; Bonvechio et al. 2014; Claussen 2015)</w:t>
      </w:r>
      <w:r w:rsidRPr="0049148B">
        <w:fldChar w:fldCharType="end"/>
      </w:r>
      <w:r w:rsidRPr="0049148B">
        <w:t>, attracting nearly 9.6 million anglers in 2016 (USDOI 201</w:t>
      </w:r>
      <w:r w:rsidR="005A1332">
        <w:t>8</w:t>
      </w:r>
      <w:r w:rsidRPr="0049148B">
        <w:t>). Largemouth Bass and Bluegill are opportunistic feeders that are</w:t>
      </w:r>
      <w:r w:rsidR="005A1332">
        <w:t xml:space="preserve"> widespread and</w:t>
      </w:r>
      <w:r w:rsidRPr="0049148B">
        <w:t xml:space="preserve"> highly productive, making them</w:t>
      </w:r>
      <w:r w:rsidR="005A1332">
        <w:t xml:space="preserve"> </w:t>
      </w:r>
      <w:r w:rsidRPr="0049148B">
        <w:t>popular sport fish</w:t>
      </w:r>
      <w:r w:rsidR="005A1332">
        <w:t xml:space="preserve"> for</w:t>
      </w:r>
      <w:r w:rsidRPr="0049148B">
        <w:t xml:space="preserve"> anglers </w:t>
      </w:r>
      <w:r w:rsidRPr="0049148B">
        <w:fldChar w:fldCharType="begin"/>
      </w:r>
      <w:r w:rsidRPr="0049148B">
        <w:instrText xml:space="preserve"> ADDIN ZOTERO_ITEM CSL_CITATION {"citationID":"4MILQVNV","properties":{"formattedCitation":"(Wright and Kraft 2012)","plainCitation":"(Wright and Kraft 2012)","noteIndex":0},"citationItems":[{"id":2720,"uris":["http://zotero.org/users/4161640/items/JYFBDG54"],"uri":["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0E5A5B2" w14:textId="63A184AA" w:rsidR="00B63AF8" w:rsidRPr="0049148B" w:rsidRDefault="00B63AF8" w:rsidP="00B63AF8">
      <w:pPr>
        <w:spacing w:line="480" w:lineRule="auto"/>
      </w:pPr>
      <w:r w:rsidRPr="0049148B">
        <w:tab/>
      </w:r>
      <w:r w:rsidR="005A1332">
        <w:t>Fisheries m</w:t>
      </w:r>
      <w:r w:rsidRPr="0049148B">
        <w:t xml:space="preserve">anagement in small impoundments often involves manipulating population densities to achieve desired growth rates. Fish density is typically the object of manipulation </w:t>
      </w:r>
      <w:r w:rsidRPr="0049148B">
        <w:lastRenderedPageBreak/>
        <w:t xml:space="preserve">because fish populations in these systems often exhibit </w:t>
      </w:r>
      <w:r w:rsidR="005A1332">
        <w:t>compensatory</w:t>
      </w:r>
      <w:r w:rsidRPr="0049148B">
        <w:t xml:space="preserve"> density-dependent growth </w:t>
      </w:r>
      <w:r w:rsidRPr="0049148B">
        <w:fldChar w:fldCharType="begin"/>
      </w:r>
      <w:r w:rsidR="005A1332">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uri":["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uri":["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uri":["http://zotero.org/users/4161640/items/3T29TUJ7"],"itemData":{"id":2726,"type":"chapter","container-title":"&lt;i&gt;in&lt;/i&gt; J. W. Neal and D. W. Willis, editors. Small impoundment management in North America","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rsidR="005A1332">
        <w:t>(Swingle and Smith 1942; Gabelhouse 1987; Aday and Graeb 2012)</w:t>
      </w:r>
      <w:r w:rsidRPr="0049148B">
        <w:fldChar w:fldCharType="end"/>
      </w:r>
      <w:r w:rsidRPr="0049148B">
        <w:t xml:space="preserve"> involving intraspecific competition for food and habitat </w:t>
      </w:r>
      <w:r w:rsidRPr="0049148B">
        <w:fldChar w:fldCharType="begin"/>
      </w:r>
      <w:r w:rsidRPr="0049148B">
        <w:instrText xml:space="preserve"> ADDIN ZOTERO_ITEM CSL_CITATION {"citationID":"eMcu4Kaz","properties":{"formattedCitation":"(Heath 1992; Rose et al. 2001)","plainCitation":"(Heath 1992; Rose et al. 2001)","noteIndex":0},"citationItems":[{"id":2722,"uris":["http://zotero.org/users/4161640/items/HRRL45L8"],"uri":["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uri":["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rsidR="00832406">
        <w:t xml:space="preserve"> </w:t>
      </w:r>
      <w:r w:rsidRPr="0049148B">
        <w:t xml:space="preserve">Small impoundment managers </w:t>
      </w:r>
      <w:r w:rsidR="00832406">
        <w:t>commonly</w:t>
      </w:r>
      <w:r w:rsidRPr="0049148B">
        <w:t xml:space="preserve"> manipulate densities of Largemouth Bass and Bluegill to obtain “balanced” populations that optimize fish size and production to achieve sustainable harvest for both species</w:t>
      </w:r>
      <w:r w:rsidR="00832406">
        <w:t xml:space="preserve"> </w:t>
      </w:r>
      <w:r w:rsidRPr="0049148B">
        <w:fldChar w:fldCharType="begin"/>
      </w:r>
      <w:r w:rsidRPr="0049148B">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uri":["http://zotero.org/users/4161640/items/E6PZMJF5"],"itemData":{"id":411,"type":"article-journal","source":"Google Scholar","title":"Relationships and dynamics of balanced and unbalanced fish populations","author":[{"family":"Swingle","given":"Homer Scott"}],"issued":{"date-parts":[["1950"]]}}},{"id":2732,"uris":["http://zotero.org/users/4161640/items/5ZPRLJX5"],"uri":["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language":"en","page":"189-196","source":"Zotero","title":"Status of fish populations in Georgia ponds 1‐4 years after stocking","volume":"3","author":[{"family":"Geihsler","given":"Michael R"},{"family":"Holder","given":"Daniel R"}],"issued":{"date-parts":[["1983"]]}}},{"id":342,"uris":["http://zotero.org/users/4161640/items/GPMCA8K3"],"uri":["http://zotero.org/users/4161640/items/GPMCA8K3"],"itemData":{"id":342,"type":"paper-conference","container-title":"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Overharvest of Largemouth Bass was historically one of the most common small impoundment management problems</w:t>
      </w:r>
      <w:r w:rsidR="00832406">
        <w:t xml:space="preserve"> because it </w:t>
      </w:r>
      <w:r w:rsidR="00832406" w:rsidRPr="0049148B">
        <w:t>reduced predation on Bluegill and increased Bluegill densitie</w:t>
      </w:r>
      <w:r w:rsidR="00832406">
        <w:t>s</w:t>
      </w:r>
      <w:r w:rsidRPr="0049148B">
        <w:t xml:space="preserve"> </w:t>
      </w:r>
      <w:r w:rsidRPr="0049148B">
        <w:fldChar w:fldCharType="begin"/>
      </w:r>
      <w:r w:rsidRPr="0049148B">
        <w:instrText xml:space="preserve"> ADDIN ZOTERO_ITEM CSL_CITATION {"citationID":"lzTTqQ2R","properties":{"formattedCitation":"(Funk 1974; Willis et al. 2010)","plainCitation":"(Funk 1974; Willis et al. 2010)","noteIndex":0},"citationItems":[{"id":2734,"uris":["http://zotero.org/users/4161640/items/63UXMMJS"],"uri":["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id":2733,"uris":["http://zotero.org/users/4161640/items/RAWNZM3T"],"uri":["http://zotero.org/users/4161640/items/RAWNZM3T"],"itemData":{"id":2733,"type":"chapter","container-title":"&lt;i&gt;in&lt;/i&gt; W. A. Hubert and M. C. Quist, editors. Inland fisheries management in North America, third edition","page":"501-543","title":"Farm ponds and small impoundments","author":[{"family":"Willis","given":"D. W."},{"family":"Lusk","given":"R. D."},{"family":"Slipke","given":"J. W."}],"issued":{"date-parts":[["2010"]]}}}],"schema":"https://github.com/citation-style-language/schema/raw/master/csl-citation.json"} </w:instrText>
      </w:r>
      <w:r w:rsidRPr="0049148B">
        <w:fldChar w:fldCharType="separate"/>
      </w:r>
      <w:r w:rsidRPr="0049148B">
        <w:t>(Funk 1974; Willis et al. 2010)</w:t>
      </w:r>
      <w:r w:rsidRPr="0049148B">
        <w:fldChar w:fldCharType="end"/>
      </w:r>
      <w:fldSimple w:instr=" ADDIN ZOTERO_TEMP "/>
      <w:r w:rsidRPr="0049148B">
        <w:t>. An overabundance of Bluegill can</w:t>
      </w:r>
      <w:r w:rsidR="00832406">
        <w:t xml:space="preserve"> reduce their growth rate and body condition </w:t>
      </w:r>
      <w:r w:rsidRPr="0049148B">
        <w:fldChar w:fldCharType="begin"/>
      </w:r>
      <w:r w:rsidRPr="0049148B">
        <w:instrText xml:space="preserve"> ADDIN ZOTERO_ITEM CSL_CITATION {"citationID":"4eLZYqDu","properties":{"formattedCitation":"(Willis et al. 2010)","plainCitation":"(Willis et al. 2010)","dontUpdate":true,"noteIndex":0},"citationItems":[{"id":2733,"uris":["http://zotero.org/users/4161640/items/RAWNZM3T"],"uri":["http://zotero.org/users/4161640/items/RAWNZM3T"],"itemData":{"id":2733,"type":"chapter","container-title":"&lt;i&gt;in&lt;/i&gt; W. A. Hubert and M. C. Quist, editors. Inland fisheries management in North America, third edition","page":"501-543","title":"Farm ponds and small impoundments","author":[{"family":"Willis","given":"D. W."},{"family":"Lusk","given":"R. D."},{"family":"Slipke","given":"J. W."}],"issued":{"date-parts":[["2010"]]}}}],"schema":"https://github.com/citation-style-language/schema/raw/master/csl-citation.json"} </w:instrText>
      </w:r>
      <w:r w:rsidRPr="0049148B">
        <w:fldChar w:fldCharType="separate"/>
      </w:r>
      <w:r w:rsidR="00832406">
        <w:t>(W</w:t>
      </w:r>
      <w:r w:rsidRPr="0049148B">
        <w:t>illis et al. 2010)</w:t>
      </w:r>
      <w:r w:rsidRPr="0049148B">
        <w:fldChar w:fldCharType="end"/>
      </w:r>
      <w:r w:rsidRPr="0049148B">
        <w:t xml:space="preserve"> and interfere with Largemouth Bass recruitment via nest destruction </w:t>
      </w:r>
      <w:r w:rsidRPr="0049148B">
        <w:fldChar w:fldCharType="begin"/>
      </w:r>
      <w:r w:rsidRPr="0049148B">
        <w:instrText xml:space="preserve"> ADDIN ZOTERO_ITEM CSL_CITATION {"citationID":"WKZe1Kq3","properties":{"formattedCitation":"(Smith 1976)","plainCitation":"(Smith 1976)","noteIndex":0},"citationItems":[{"id":2736,"uris":["http://zotero.org/users/4161640/items/WMNRYS5H"],"uri":["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rsidRPr="0049148B">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uri":["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uri":["http://zotero.org/users/4161640/items/TPXKFKL5"],"itemData":{"id":2738,"type":"book","publisher":"Van Nostrand Reinhold Company, New York","title":"Management of lakes and ponds. Second edition","author":[{"family":"Bennett","given":"G. W."}],"issued":{"date-parts":[["1970"]]}}},{"id":2737,"uris":["http://zotero.org/users/4161640/items/XJ8B6Y57"],"uri":["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uri":["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Largemouth Bass occupy similar habitats, </w:t>
      </w:r>
      <w:r w:rsidR="00832406">
        <w:t xml:space="preserve">which can </w:t>
      </w:r>
      <w:r w:rsidRPr="0049148B">
        <w:t>increase</w:t>
      </w:r>
      <w:r w:rsidR="00832406">
        <w:t xml:space="preserve"> </w:t>
      </w:r>
      <w:r w:rsidRPr="0049148B">
        <w:t xml:space="preserve">competition between </w:t>
      </w:r>
      <w:r w:rsidR="00832406">
        <w:t>these</w:t>
      </w:r>
      <w:r w:rsidRPr="0049148B">
        <w:t xml:space="preserve"> species </w:t>
      </w:r>
      <w:r w:rsidRPr="0049148B">
        <w:fldChar w:fldCharType="begin"/>
      </w:r>
      <w:r w:rsidRPr="0049148B">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uri":["http://zotero.org/users/4161640/items/W2BFPN62"],"itemData":{"id":2739,"type":"article-journal","container-title":"Proceedings of the Annual Conference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uri":["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uri":["http://zotero.org/users/4161640/items/IRPNC8JI"],"itemData":{"id":2742,"type":"article-journal","container-title":"Doctoral dissertation. Virginia Polytechnic Institute and State University, Blacksburg","title":"Trophic overlap and competition among juvenile littoral fishes in Claytor Lake, Virginia","author":[{"family":"Kelso","given":"W. E."}],"issued":{"date-parts":[["1983"]]}}},{"id":349,"uris":["http://zotero.org/users/4161640/items/UD5ZUEKQ"],"uri":["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7423490C" w14:textId="1BEFC605" w:rsidR="00624AE9" w:rsidRPr="0049148B" w:rsidRDefault="00B63AF8" w:rsidP="00624AE9">
      <w:pPr>
        <w:spacing w:line="480" w:lineRule="auto"/>
      </w:pPr>
      <w:r w:rsidRPr="0049148B">
        <w:tab/>
        <w:t xml:space="preserve">Over the last 30 years, </w:t>
      </w:r>
      <w:r w:rsidR="00832406">
        <w:t>Largemouth Bass</w:t>
      </w:r>
      <w:r w:rsidRPr="0049148B">
        <w:t xml:space="preserve"> anglers across North America have increasingly adopted catch-and-release fishing</w:t>
      </w:r>
      <w:r w:rsidR="00832406">
        <w:t>, which has increased bass densities and caused density dependent growth reductions in some systems</w:t>
      </w:r>
      <w:r w:rsidRPr="0049148B">
        <w:t xml:space="preserve"> </w:t>
      </w:r>
      <w:r w:rsidRPr="0049148B">
        <w:fldChar w:fldCharType="begin"/>
      </w:r>
      <w:r w:rsidRPr="0049148B">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uri":["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uri":["http://zotero.org/users/4161640/items/GPMCA8K3"],"itemData":{"id":342,"type":"paper-conference","container-title":"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uri":["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uri":["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language":"en","page":"10","source":"Zotero","title":"Exploitation and length limit evaluation of Largemouth Bass in three Georgia small impoundments","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Quinn 1996; Sammons and Maceina 2005; Wright and Kraft 2012; Bonvechio et al. 2014)</w:t>
      </w:r>
      <w:r w:rsidRPr="0049148B">
        <w:fldChar w:fldCharType="end"/>
      </w:r>
      <w:r w:rsidRPr="0049148B">
        <w:t>. Largemouth Bass spawn annually at high rates (</w:t>
      </w:r>
      <w:r w:rsidR="003C108A">
        <w:t>900</w:t>
      </w:r>
      <w:r w:rsidRPr="0049148B">
        <w:t>—</w:t>
      </w:r>
      <w:r w:rsidR="003C108A">
        <w:t>3200</w:t>
      </w:r>
      <w:r w:rsidRPr="0049148B">
        <w:t xml:space="preserve"> eggs</w:t>
      </w:r>
      <w:r w:rsidR="00832406">
        <w:t>/</w:t>
      </w:r>
      <w:r w:rsidR="003C108A">
        <w:t>kg</w:t>
      </w:r>
      <w:r w:rsidRPr="0049148B">
        <w:t xml:space="preserve"> body weight; </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uri":["http://zotero.org/users/4161640/items/S4VXKBK8"],"itemData":{"id":2745,"type":"book","publisher":"University of California Press, Berkeley","title":"Inland fishes of California","author":[{"family":"Moyle","given":"P. B."}],"issued":{"date-parts":[["1976"]]}}},{"id":2746,"uris":["http://zotero.org/users/4161640/items/9JTNX5TU"],"uri":["http://zotero.org/users/4161640/items/9JTNX5TU"],"itemData":{"id":2746,"type":"report","event-place":"Ann Arbor","number":"Report 1931","publisher":"Michigan, University of Michigan Library, Fisheries Research","publisher-place":"Ann Arbor","title":"Maturity and fecundity of Largemouth Bass as a function of age and size","author":[{"family":"Laarman","given":"P. W."},{"family":"Schneider","given":"J. C."}],"issued":{"date-parts":[["2004"]]}}},{"id":2721,"uris":["http://zotero.org/users/4161640/items/PHMH2EVU"],"uri":["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 xml:space="preserve">, making them highly vulnerable to overcrowding and density-dependent growth reductions </w:t>
      </w:r>
      <w:r w:rsidRPr="0049148B">
        <w:fldChar w:fldCharType="begin"/>
      </w:r>
      <w:r w:rsidRPr="0049148B">
        <w:instrText xml:space="preserve"> ADDIN ZOTERO_ITEM CSL_CITATION {"citationID":"TI2nR9v7","properties":{"formattedCitation":"(Aday and Graeb 2012; Wright and Kraft 2012)","plainCitation":"(Aday and Graeb 2012; Wright and Kraft 2012)","noteIndex":0},"citationItems":[{"id":2726,"uris":["http://zotero.org/users/4161640/items/3T29TUJ7"],"uri":["http://zotero.org/users/4161640/items/3T29TUJ7"],"itemData":{"id":2726,"type":"chapter","container-title":"&lt;i&gt;in&lt;/i&gt; J. W. Neal and D. W. Willis, editors. Small impoundment management in North America","publisher":"American Fisheries Society, Bethesda, Maryland","title":"Stunted fish in small impoundments: an overview and management perspective","author":[{"family":"Aday","given":"D. D."},{"family":"Graeb","given":"B. D. S."}],"issued":{"date-parts":[["2012"]]}}},{"id":2720,"uris":["http://zotero.org/users/4161640/items/JYFBDG54"],"uri":["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regulate Largemouth Bass density and maintain balanced populations of Bass and Bluegill include aquatic macrophyte control, fertilization, length limits, </w:t>
      </w:r>
      <w:r>
        <w:t xml:space="preserve">recruitment reduction, </w:t>
      </w:r>
      <w:r w:rsidRPr="0049148B">
        <w:t xml:space="preserve">and fish removal via poisoning or </w:t>
      </w:r>
      <w:r w:rsidRPr="0049148B">
        <w:lastRenderedPageBreak/>
        <w:t xml:space="preserve">impoundment draining </w:t>
      </w:r>
      <w:r w:rsidRPr="0049148B">
        <w:fldChar w:fldCharType="begin"/>
      </w:r>
      <w:r w:rsidRPr="0049148B">
        <w:instrText xml:space="preserve"> ADDIN ZOTERO_ITEM CSL_CITATION {"citationID":"WlkMLSzj","properties":{"formattedCitation":"(Swingle and Smith 1942; Eder 1984; Gabelhouse 1987; McHugh 1990)","plainCitation":"(Swingle and Smith 1942; Eder 1984; Gabelhouse 1987; McHugh 1990)","noteIndex":0},"citationItems":[{"id":391,"uris":["http://zotero.org/users/4161640/items/5TXYZYSC"],"uri":["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796,"uris":["http://zotero.org/users/4161640/items/7CXLMFXQ"],"uri":["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uri":["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uri":["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Swingle and Smith 1942; Eder 1984; Gabelhouse 1987; McHugh 1990)</w:t>
      </w:r>
      <w:r w:rsidRPr="0049148B">
        <w:fldChar w:fldCharType="end"/>
      </w:r>
      <w:r w:rsidRPr="0049148B">
        <w:t xml:space="preserve">. </w:t>
      </w:r>
      <w:r>
        <w:t>However, time and financial limitations</w:t>
      </w:r>
      <w:r w:rsidR="00624AE9">
        <w:t xml:space="preserve"> can constrain the suitability of these management approaches</w:t>
      </w:r>
      <w:r>
        <w:t xml:space="preserve"> </w:t>
      </w:r>
      <w:r>
        <w:fldChar w:fldCharType="begin"/>
      </w:r>
      <w:r>
        <w:instrText xml:space="preserve"> ADDIN ZOTERO_ITEM CSL_CITATION {"citationID":"AHfVJY0n","properties":{"formattedCitation":"(Haley et al. 2012)","plainCitation":"(Haley et al. 2012)","noteIndex":0},"citationItems":[{"id":356,"uris":["http://zotero.org/users/4161640/items/SHWU4NFU"],"uri":["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w:t>
      </w:r>
      <w:r w:rsidR="00624AE9">
        <w:t>can make</w:t>
      </w:r>
      <w:r>
        <w:t xml:space="preserve"> length limits </w:t>
      </w:r>
      <w:r w:rsidR="00624AE9">
        <w:t>less effective for Largemouth Bass</w:t>
      </w:r>
      <w:r>
        <w:t xml:space="preserve">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uri":["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uri":["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 xml:space="preserve">(e.g., hook-and-line, electrofishing) are inefficient at capturing age-0 </w:t>
      </w:r>
      <w:r w:rsidR="00624AE9">
        <w:t>bass</w:t>
      </w:r>
      <w:r>
        <w:t xml:space="preserve"> to reduce recruitment. </w:t>
      </w:r>
      <w:r w:rsidR="00624AE9">
        <w:t>Moreover, c</w:t>
      </w:r>
      <w:r w:rsidR="00624AE9" w:rsidRPr="0049148B">
        <w:t>onsistent annual recruitment of</w:t>
      </w:r>
      <w:r w:rsidR="00624AE9" w:rsidRPr="002701FF">
        <w:t xml:space="preserve"> </w:t>
      </w:r>
      <w:r w:rsidR="00624AE9" w:rsidRPr="0049148B">
        <w:t xml:space="preserve">Largemouth Bass </w:t>
      </w:r>
      <w:r w:rsidR="00624AE9">
        <w:t>can increase density and intraspecific competition and prevent</w:t>
      </w:r>
      <w:r w:rsidR="00624AE9" w:rsidRPr="0049148B">
        <w:t xml:space="preserve"> most individuals from growing to an adequate size </w:t>
      </w:r>
      <w:r w:rsidR="00624AE9" w:rsidRPr="0049148B">
        <w:fldChar w:fldCharType="begin"/>
      </w:r>
      <w:r w:rsidR="00624AE9">
        <w:instrText xml:space="preserve"> ADDIN ZOTERO_ITEM CSL_CITATION {"citationID":"Xc36ywwZ","properties":{"formattedCitation":"(Swingle 1950; Shelton et al. 1979; Allen and Hightower 2010; Aday and Graeb 2012)","plainCitation":"(Swingle 1950; Shelton et al. 1979; Allen and Hightower 2010; Aday and Graeb 2012)","noteIndex":0},"citationItems":[{"id":411,"uris":["http://zotero.org/users/4161640/items/E6PZMJF5"],"uri":["http://zotero.org/users/4161640/items/E6PZMJF5"],"itemData":{"id":411,"type":"article-journal","source":"Google Scholar","title":"Relationships and dynamics of balanced and unbalanced fish populations","author":[{"family":"Swingle","given":"Homer Scott"}],"issued":{"date-parts":[["1950"]]}}},{"id":679,"uris":["http://zotero.org/users/4161640/items/6WVBHHBY"],"uri":["http://zotero.org/users/4161640/items/6WVBHHBY"],"itemData":{"id":679,"type":"article-journal","abstract":"WestPoint Reservoir,Alabamaand Georgia,first reachedfull pool in spring 1975. Growth withinthe initial yearclassof largemouthbass(Micropterussalmoidews)ashighlyvariable.During the firstsummerof impoundmentl,engthfrequenciesof the 1975yearclasswerecharacterized bya singlemode.Howevert,herewasan obviousconditiondifferenceamongindividualswithin the population.Generallyf,ishlongerthan 17cm totallengthwerein relativelygoodcondition and those8-17 cm longwere in relativelypoor condition.By fall (September-Octobero),ne segmentof the populationhad grownrapidlybut the othersegmenthad grownlittle and a bimodallength-frequencdyistributionwasevident.A shortageof availableprey for the smaller fishwasconsideredto be the causeof the growthdisparity.","container-title":"Transactions of the American Fisheries Society","DOI":"10.1577/1548-8659(1979)108&lt;142:VITGOT&gt;2.0.CO;2","ISSN":"0002-8487, 1548-8659","issue":"2","language":"en","page":"142-149","source":"Crossref","title":"Variation in the Growth of the Initial Year Class of Largemouth Bass in West Point Reservoir, Alabama and Georgia","volume":"108","author":[{"family":"Shelton","given":"William L."},{"family":"Davies","given":"William D."},{"family":"King","given":"Terry A."},{"family":"Timmons","given":"Tom J."}],"issued":{"date-parts":[["1979",3]]}}},{"id":2752,"uris":["http://zotero.org/users/4161640/items/57TL7UPT"],"uri":["http://zotero.org/users/4161640/items/57TL7UPT"],"itemData":{"id":2752,"type":"chapter","container-title":"&lt;i&gt;in&lt;/i&gt; W. A. Hubert and M. C. Quist, editors. Inland fisheries management in North America, third edition","page":"43-80","publisher":"American Fisheries Society, Bethesda, Maryland","title":"Fish population dynamics: mortality, growth, and recruitment","author":[{"family":"Allen","given":"M. S."},{"family":"Hightower","given":"J. E"}],"issued":{"date-parts":[["2010"]]}}},{"id":2726,"uris":["http://zotero.org/users/4161640/items/3T29TUJ7"],"uri":["http://zotero.org/users/4161640/items/3T29TUJ7"],"itemData":{"id":2726,"type":"chapter","container-title":"&lt;i&gt;in&lt;/i&gt; J. W. Neal and D. W. Willis, editors. Small impoundment management in North America","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00624AE9" w:rsidRPr="0049148B">
        <w:fldChar w:fldCharType="separate"/>
      </w:r>
      <w:r w:rsidR="00624AE9">
        <w:t>(Swingle 1950; Shelton et al. 1979; Allen and Hightower 2010; Aday and Graeb 2012)</w:t>
      </w:r>
      <w:r w:rsidR="00624AE9" w:rsidRPr="0049148B">
        <w:fldChar w:fldCharType="end"/>
      </w:r>
      <w:r w:rsidR="00624AE9" w:rsidRPr="0049148B">
        <w:t>.</w:t>
      </w:r>
      <w:r w:rsidR="00624AE9">
        <w:t xml:space="preserve"> Thus</w:t>
      </w:r>
      <w:r w:rsidR="00624AE9" w:rsidRPr="0049148B">
        <w:t>, small impoundment managers across the United States would benefit from the development and enhancement of methods for controlling Largemouth Bass recruitme</w:t>
      </w:r>
      <w:r w:rsidR="00624AE9">
        <w:t>n</w:t>
      </w:r>
      <w:r w:rsidR="00624AE9" w:rsidRPr="0049148B">
        <w:t xml:space="preserve">t. </w:t>
      </w:r>
    </w:p>
    <w:p w14:paraId="49AE4BF4" w14:textId="11CCEFD2" w:rsidR="00370E01" w:rsidRDefault="00B63AF8" w:rsidP="00370E01">
      <w:pPr>
        <w:spacing w:line="480" w:lineRule="auto"/>
      </w:pPr>
      <w:r w:rsidRPr="0049148B">
        <w:tab/>
      </w:r>
      <w:r w:rsidR="00370E01" w:rsidRPr="0049148B">
        <w:t xml:space="preserve">One technique used to sample or control fish populations in small impoundments is rotenone application </w:t>
      </w:r>
      <w:r w:rsidR="00370E01" w:rsidRPr="0049148B">
        <w:fldChar w:fldCharType="begin"/>
      </w:r>
      <w:r w:rsidR="00370E01" w:rsidRPr="0049148B">
        <w:instrText xml:space="preserve"> ADDIN ZOTERO_ITEM CSL_CITATION {"citationID":"2wfYoAng","properties":{"formattedCitation":"(Finlayson et al. 2000; McClay 2000)","plainCitation":"(Finlayson et al. 2000; McClay 2000)","noteIndex":0},"citationItems":[{"id":275,"uris":["http://zotero.org/users/4161640/items/D5EQYA3C"],"uri":["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uri":["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00370E01" w:rsidRPr="0049148B">
        <w:fldChar w:fldCharType="separate"/>
      </w:r>
      <w:r w:rsidR="00370E01" w:rsidRPr="0049148B">
        <w:t>(Finlayson et al. 2000; McClay 2000)</w:t>
      </w:r>
      <w:r w:rsidR="00370E01" w:rsidRPr="0049148B">
        <w:fldChar w:fldCharType="end"/>
      </w:r>
      <w:r w:rsidR="00370E01" w:rsidRPr="0049148B">
        <w:t xml:space="preserve">. </w:t>
      </w:r>
      <w:r w:rsidR="00370E01">
        <w:t xml:space="preserve">For instance, </w:t>
      </w:r>
      <w:r w:rsidR="00370E01" w:rsidRPr="0049148B">
        <w:fldChar w:fldCharType="begin"/>
      </w:r>
      <w:r w:rsidR="00370E01">
        <w:instrText xml:space="preserve"> ADDIN ZOTERO_ITEM CSL_CITATION {"citationID":"TKiHbaQv","properties":{"formattedCitation":"(McHugh 1990)","plainCitation":"(McHugh 1990)","dontUpdate":true,"noteIndex":0},"citationItems":[{"id":1404,"uris":["http://zotero.org/users/4161640/items/E6UQVI8J"],"uri":["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00370E01" w:rsidRPr="0049148B">
        <w:fldChar w:fldCharType="separate"/>
      </w:r>
      <w:r w:rsidR="00370E01" w:rsidRPr="0049148B">
        <w:t>McHugh (1990)</w:t>
      </w:r>
      <w:r w:rsidR="00370E01" w:rsidRPr="0049148B">
        <w:fldChar w:fldCharType="end"/>
      </w:r>
      <w:r w:rsidR="00370E01" w:rsidRPr="0049148B">
        <w:t xml:space="preserve"> used shoreline rotenone treatment</w:t>
      </w:r>
      <w:r w:rsidR="00370E01">
        <w:t>s</w:t>
      </w:r>
      <w:r w:rsidR="00370E01" w:rsidRPr="0049148B">
        <w:t xml:space="preserve"> </w:t>
      </w:r>
      <w:r w:rsidR="00370E01">
        <w:t>and</w:t>
      </w:r>
      <w:r w:rsidR="00370E01" w:rsidRPr="0049148B">
        <w:t xml:space="preserve"> electrofishing to reduce Largemouth Bass densities in two 24</w:t>
      </w:r>
      <w:r w:rsidR="00370E01">
        <w:t>–</w:t>
      </w:r>
      <w:r w:rsidR="00370E01" w:rsidRPr="0049148B">
        <w:t>28 ha impoundments</w:t>
      </w:r>
      <w:r w:rsidR="00370E01">
        <w:t>, which</w:t>
      </w:r>
      <w:r w:rsidR="00370E01" w:rsidRPr="0049148B">
        <w:t xml:space="preserve"> increased Largemouth Bass growth and improve</w:t>
      </w:r>
      <w:r w:rsidR="00370E01">
        <w:t xml:space="preserve">d </w:t>
      </w:r>
      <w:r w:rsidR="00370E01" w:rsidRPr="0049148B">
        <w:t xml:space="preserve">Bluegill size structure and Crappie </w:t>
      </w:r>
      <w:r w:rsidR="00370E01" w:rsidRPr="0049148B">
        <w:rPr>
          <w:i/>
          <w:iCs/>
        </w:rPr>
        <w:t>Pomoxis</w:t>
      </w:r>
      <w:r w:rsidR="00370E01" w:rsidRPr="0049148B">
        <w:t xml:space="preserve"> spp. recruitment. To date, no studies have evaluated shoreline rotenone treatments targeting Largemouth Bass recruitment in impoundments ≤10 ha. </w:t>
      </w:r>
      <w:r w:rsidR="00370E01">
        <w:t xml:space="preserve">As such, our objectives were to </w:t>
      </w:r>
      <w:r w:rsidR="00370E01" w:rsidRPr="0049148B">
        <w:t xml:space="preserve">(1) </w:t>
      </w:r>
      <w:r w:rsidR="00370E01">
        <w:t>assess</w:t>
      </w:r>
      <w:r w:rsidR="00370E01" w:rsidRPr="0049148B">
        <w:t xml:space="preserve"> the effectiveness of shoreline rotenone application </w:t>
      </w:r>
      <w:r w:rsidR="00370E01">
        <w:t>in</w:t>
      </w:r>
      <w:r w:rsidR="00370E01" w:rsidRPr="0049148B">
        <w:t xml:space="preserve"> reducing age-0 and age-1 Largemouth Bass densities</w:t>
      </w:r>
      <w:r w:rsidR="00370E01">
        <w:t xml:space="preserve"> in small impoundments</w:t>
      </w:r>
      <w:r w:rsidR="00370E01" w:rsidRPr="0049148B">
        <w:t>, (2) investigate compensatory density-dependent responses of Largemouth Bass growth and survival, (3) quantif</w:t>
      </w:r>
      <w:r w:rsidR="00370E01">
        <w:t>y</w:t>
      </w:r>
      <w:r w:rsidR="00370E01" w:rsidRPr="0049148B">
        <w:t xml:space="preserve"> changes in Bluegill </w:t>
      </w:r>
      <w:r w:rsidR="00370E01">
        <w:t>density</w:t>
      </w:r>
      <w:r w:rsidR="00370E01" w:rsidRPr="0049148B">
        <w:t xml:space="preserve">, and (4) </w:t>
      </w:r>
      <w:r w:rsidR="00370E01">
        <w:t>evaluate</w:t>
      </w:r>
      <w:r w:rsidR="00370E01" w:rsidRPr="006066C8">
        <w:t xml:space="preserve"> the effect of impoundment surface area on the efficacy of shoreline rotenone application</w:t>
      </w:r>
      <w:r w:rsidR="00370E01">
        <w:t>.</w:t>
      </w:r>
    </w:p>
    <w:p w14:paraId="20197EE0" w14:textId="3EA49CE4" w:rsidR="00B63AF8" w:rsidRPr="00EF191B" w:rsidRDefault="00B63AF8" w:rsidP="00370E01">
      <w:pPr>
        <w:spacing w:line="480" w:lineRule="auto"/>
        <w:rPr>
          <w:sz w:val="22"/>
          <w:szCs w:val="22"/>
        </w:rPr>
      </w:pPr>
    </w:p>
    <w:p w14:paraId="47FF0D38" w14:textId="77777777" w:rsidR="00C05EE6" w:rsidRDefault="00C05EE6" w:rsidP="00B63AF8">
      <w:pPr>
        <w:spacing w:line="480" w:lineRule="auto"/>
      </w:pPr>
      <w:r>
        <w:t>&lt;</w:t>
      </w:r>
      <w:r w:rsidR="00B63AF8">
        <w:t>A</w:t>
      </w:r>
      <w:r>
        <w:t xml:space="preserve">&gt; </w:t>
      </w:r>
      <w:r w:rsidR="00B63AF8">
        <w:t>Methods</w:t>
      </w:r>
    </w:p>
    <w:p w14:paraId="4B62FAAC" w14:textId="2B02A995" w:rsidR="00B63AF8" w:rsidRDefault="00B63AF8" w:rsidP="00C05EE6">
      <w:pPr>
        <w:spacing w:line="480" w:lineRule="auto"/>
      </w:pPr>
      <w:r w:rsidRPr="00C05EE6">
        <w:rPr>
          <w:i/>
          <w:iCs/>
        </w:rPr>
        <w:lastRenderedPageBreak/>
        <w:t xml:space="preserve">Study </w:t>
      </w:r>
      <w:proofErr w:type="gramStart"/>
      <w:r w:rsidR="00C05EE6">
        <w:rPr>
          <w:i/>
          <w:iCs/>
        </w:rPr>
        <w:t>site</w:t>
      </w:r>
      <w:r w:rsidR="00C05EE6" w:rsidRPr="00C05EE6">
        <w:rPr>
          <w:i/>
          <w:iCs/>
        </w:rPr>
        <w:t>.</w:t>
      </w:r>
      <w:r w:rsidR="00C05EE6">
        <w:t>––</w:t>
      </w:r>
      <w:proofErr w:type="gramEnd"/>
      <w:r>
        <w:t>We used 20 small impoundments ranging from 0.7–48 ha for this study</w:t>
      </w:r>
      <w:r w:rsidR="007F7B9A">
        <w:t xml:space="preserve">; grouping impoundments into “small-sized” (&lt; 12 ha) and “large-sized” (&gt; 33 ha; </w:t>
      </w:r>
      <w:r w:rsidRPr="00C77A17">
        <w:t>Table 1</w:t>
      </w:r>
      <w:r>
        <w:t xml:space="preserve">). Impoundments were located across central to southern Alabama on private lands or those owned by the Alabama Department of Conservation and Natural Resources (ADCNR) or Auburn University </w:t>
      </w:r>
      <w:r w:rsidRPr="00245F66">
        <w:t>(</w:t>
      </w:r>
      <w:r w:rsidRPr="0076131B">
        <w:rPr>
          <w:highlight w:val="yellow"/>
        </w:rPr>
        <w:t>Figure 1</w:t>
      </w:r>
      <w:r w:rsidRPr="00245F66">
        <w:t>).</w:t>
      </w:r>
      <w:r>
        <w:t xml:space="preserve"> Ten impoundments received shoreline rotenone application</w:t>
      </w:r>
      <w:r w:rsidR="00812A73">
        <w:t xml:space="preserve">; </w:t>
      </w:r>
      <w:r>
        <w:t>the remaining ten</w:t>
      </w:r>
      <w:r w:rsidR="00812A73">
        <w:t xml:space="preserve"> impoundments</w:t>
      </w:r>
      <w:r>
        <w:t xml:space="preserve"> were untreated controls.</w:t>
      </w:r>
      <w:r w:rsidR="00812A73">
        <w:t xml:space="preserve"> We selected i</w:t>
      </w:r>
      <w:r w:rsidRPr="00724517">
        <w:t>mpoundment</w:t>
      </w:r>
      <w:r>
        <w:t>s</w:t>
      </w:r>
      <w:r w:rsidR="00812A73">
        <w:t xml:space="preserve"> </w:t>
      </w:r>
      <w:r>
        <w:t>so that control and treatment</w:t>
      </w:r>
      <w:r w:rsidR="00812A73">
        <w:t xml:space="preserve"> systems</w:t>
      </w:r>
      <w:r>
        <w:t xml:space="preserve"> were</w:t>
      </w:r>
      <w:r w:rsidRPr="00724517">
        <w:t xml:space="preserve"> similar in littoral vegetation coverage, bank depth, </w:t>
      </w:r>
      <w:r>
        <w:t>surface area (with one exception)</w:t>
      </w:r>
      <w:r w:rsidRPr="00724517">
        <w:t xml:space="preserve">, and </w:t>
      </w:r>
      <w:r>
        <w:t>Largemouth Bass and Bluegill densities. We</w:t>
      </w:r>
      <w:r w:rsidR="00812A73">
        <w:t xml:space="preserve"> sampled a total of 20 impoundments from spring 2017 to spring 2019 for this study</w:t>
      </w:r>
      <w:r w:rsidR="007F0515">
        <w:t>; electrofishing each spring and applying rotenone treatment in the summers of 2017 and 2018, referred to as treatment periods</w:t>
      </w:r>
      <w:r w:rsidR="00812A73">
        <w:t xml:space="preserve"> (Table 1). We</w:t>
      </w:r>
      <w:r>
        <w:t xml:space="preserve"> included twelve impoundments (i.e., six controls/six treatments) in the first </w:t>
      </w:r>
      <w:r w:rsidR="007F0515">
        <w:t>treatment period</w:t>
      </w:r>
      <w:r>
        <w:t xml:space="preserve">, with eight of those (i.e., four controls/four treatments) being included again in the second </w:t>
      </w:r>
      <w:r w:rsidR="007F0515">
        <w:t>treatment period</w:t>
      </w:r>
      <w:r>
        <w:t xml:space="preserve">. We added eight more impoundments the second </w:t>
      </w:r>
      <w:r w:rsidR="007F0515">
        <w:t>treatment period</w:t>
      </w:r>
      <w:r>
        <w:t xml:space="preserve"> for a total of sixteen impoundments </w:t>
      </w:r>
      <w:r w:rsidR="007F0515">
        <w:t>that period</w:t>
      </w:r>
      <w:r w:rsidR="007F7B9A">
        <w:t>.</w:t>
      </w:r>
    </w:p>
    <w:p w14:paraId="69711B28" w14:textId="77777777" w:rsidR="007F0515" w:rsidRDefault="007F0515" w:rsidP="00C05EE6">
      <w:pPr>
        <w:spacing w:line="480" w:lineRule="auto"/>
      </w:pPr>
    </w:p>
    <w:p w14:paraId="7CF30E47" w14:textId="490BFF71" w:rsidR="00B63AF8" w:rsidRDefault="00B63AF8" w:rsidP="00B63AF8">
      <w:pPr>
        <w:tabs>
          <w:tab w:val="left" w:pos="920"/>
        </w:tabs>
        <w:spacing w:line="480" w:lineRule="auto"/>
      </w:pPr>
      <w:r w:rsidRPr="007F0515">
        <w:rPr>
          <w:i/>
        </w:rPr>
        <w:t xml:space="preserve">Summer </w:t>
      </w:r>
      <w:r w:rsidR="007F0515">
        <w:rPr>
          <w:i/>
        </w:rPr>
        <w:t>r</w:t>
      </w:r>
      <w:r w:rsidRPr="007F0515">
        <w:rPr>
          <w:i/>
        </w:rPr>
        <w:t xml:space="preserve">otenone </w:t>
      </w:r>
      <w:proofErr w:type="gramStart"/>
      <w:r w:rsidR="007F0515">
        <w:rPr>
          <w:i/>
        </w:rPr>
        <w:t>a</w:t>
      </w:r>
      <w:r w:rsidRPr="007F0515">
        <w:rPr>
          <w:i/>
        </w:rPr>
        <w:t>pplication</w:t>
      </w:r>
      <w:r w:rsidR="007F0515" w:rsidRPr="007F0515">
        <w:rPr>
          <w:i/>
        </w:rPr>
        <w:softHyphen/>
      </w:r>
      <w:r w:rsidR="007F0515">
        <w:rPr>
          <w:iCs/>
        </w:rPr>
        <w:t>.––</w:t>
      </w:r>
      <w:proofErr w:type="gramEnd"/>
      <w:r>
        <w:t xml:space="preserve">We used 5% biodegradable liquid rotenone to target age-0 Largemouth Bass. Juvenile Largemouth Bass recruit to littoral areas of impoundments after dispersing from male-guarded fry schools in </w:t>
      </w:r>
      <w:r w:rsidR="007F0515">
        <w:t>late spring</w:t>
      </w:r>
      <w:r>
        <w:t xml:space="preserve"> (Kramer and Smith 1960; Jackson and Noble 1995), at which time they are highly vulnerable to shoreline rotenone application (McHugh 1990). Treatment impoundments received rotenone in 2017 only, in 2018 only, or both years (</w:t>
      </w:r>
      <w:r w:rsidRPr="00581D72">
        <w:t>Table 1</w:t>
      </w:r>
      <w:r>
        <w:t xml:space="preserve">). The first application was in May, with a follow-up application approximately 21 days later to ensure </w:t>
      </w:r>
      <w:r w:rsidR="007F0515">
        <w:t>progeny of late-spawning fish were not missed</w:t>
      </w:r>
      <w:r>
        <w:t xml:space="preserve">. We applied liquid rotenone with a boat, two 151-L tanks, and standard safety gear (e.g., nitrile gloves, eye protection, </w:t>
      </w:r>
      <w:r>
        <w:lastRenderedPageBreak/>
        <w:t xml:space="preserve">respirator, hazmat suit). </w:t>
      </w:r>
      <w:r w:rsidR="007F0515">
        <w:t>We connected o</w:t>
      </w:r>
      <w:r>
        <w:t>ne tank to a surface spray wand (210,920 kg/m</w:t>
      </w:r>
      <w:r>
        <w:rPr>
          <w:vertAlign w:val="superscript"/>
        </w:rPr>
        <w:t>2</w:t>
      </w:r>
      <w:r>
        <w:t xml:space="preserve">) and the other to a multiport subsurface injector composed of a 1.5-m section of chlorinated polyvinyl chloride with five evenly spaced ports (2 mm diameter) </w:t>
      </w:r>
      <w:r w:rsidR="007F0515">
        <w:t>fixed</w:t>
      </w:r>
      <w:r>
        <w:t xml:space="preserve"> to a 3.5 m fiberglass pole. Together, the surface spray wand and subsurface injector created a sediment-to-surface curtain of rotenone along the shoreline. We held the subsurface injector 3–5 m off the shoreline and sprayed the surface application </w:t>
      </w:r>
      <w:r w:rsidRPr="005F7E7E">
        <w:t>simultaneously between the subsurface injector and shoreline.</w:t>
      </w:r>
      <w:r>
        <w:t xml:space="preserve"> We made a single pass around the perimeter of each treatment impoundment, applying 0.5 L rotenone per 90 m of shoreline.</w:t>
      </w:r>
    </w:p>
    <w:p w14:paraId="6C536452" w14:textId="77777777" w:rsidR="00297D1A" w:rsidRPr="007F0515" w:rsidRDefault="00297D1A" w:rsidP="00B63AF8">
      <w:pPr>
        <w:tabs>
          <w:tab w:val="left" w:pos="920"/>
        </w:tabs>
        <w:spacing w:line="480" w:lineRule="auto"/>
        <w:rPr>
          <w:iCs/>
        </w:rPr>
      </w:pPr>
    </w:p>
    <w:p w14:paraId="73525B84" w14:textId="629CBD02" w:rsidR="00B63AF8" w:rsidRDefault="00B63AF8" w:rsidP="00B63AF8">
      <w:pPr>
        <w:tabs>
          <w:tab w:val="left" w:pos="920"/>
        </w:tabs>
        <w:spacing w:line="480" w:lineRule="auto"/>
      </w:pPr>
      <w:r w:rsidRPr="007F0515">
        <w:rPr>
          <w:i/>
        </w:rPr>
        <w:t xml:space="preserve">Summer </w:t>
      </w:r>
      <w:proofErr w:type="gramStart"/>
      <w:r w:rsidR="007F0515">
        <w:rPr>
          <w:i/>
        </w:rPr>
        <w:t>s</w:t>
      </w:r>
      <w:r w:rsidRPr="007F0515">
        <w:rPr>
          <w:i/>
        </w:rPr>
        <w:t>ein</w:t>
      </w:r>
      <w:r w:rsidR="007F0515">
        <w:rPr>
          <w:i/>
        </w:rPr>
        <w:t>ing</w:t>
      </w:r>
      <w:r w:rsidR="007F0515" w:rsidRPr="007F0515">
        <w:rPr>
          <w:i/>
        </w:rPr>
        <w:t>.</w:t>
      </w:r>
      <w:r w:rsidR="007F0515">
        <w:rPr>
          <w:iCs/>
        </w:rPr>
        <w:t>––</w:t>
      </w:r>
      <w:proofErr w:type="gramEnd"/>
      <w:r>
        <w:t>We seined e</w:t>
      </w:r>
      <w:r w:rsidRPr="00155F8D">
        <w:t>ach impoundment using a 4.5 X 1.8</w:t>
      </w:r>
      <w:r>
        <w:t>-</w:t>
      </w:r>
      <w:r w:rsidRPr="00155F8D">
        <w:t>m seine net with 3.2</w:t>
      </w:r>
      <w:r>
        <w:t>-</w:t>
      </w:r>
      <w:r w:rsidRPr="00155F8D">
        <w:t xml:space="preserve">mm knotless mesh at 15 randomly selected sites </w:t>
      </w:r>
      <w:r w:rsidRPr="00836042">
        <w:rPr>
          <w:highlight w:val="yellow"/>
        </w:rPr>
        <w:t>within accessible areas of each impoundment</w:t>
      </w:r>
      <w:r w:rsidRPr="00155F8D">
        <w:t>.</w:t>
      </w:r>
      <w:r>
        <w:t xml:space="preserve"> </w:t>
      </w:r>
      <w:r w:rsidR="00836042">
        <w:t xml:space="preserve">In summer 2017 and 2018, we seined each impoundment </w:t>
      </w:r>
      <w:r w:rsidRPr="00155F8D">
        <w:t xml:space="preserve">on </w:t>
      </w:r>
      <w:r>
        <w:t>five</w:t>
      </w:r>
      <w:r w:rsidRPr="00155F8D">
        <w:t xml:space="preserve"> occasions</w:t>
      </w:r>
      <w:r w:rsidR="00836042">
        <w:t>,</w:t>
      </w:r>
      <w:r w:rsidRPr="00155F8D">
        <w:t xml:space="preserve"> beginning in May and ending in July.</w:t>
      </w:r>
      <w:r>
        <w:t xml:space="preserve"> </w:t>
      </w:r>
      <w:r w:rsidRPr="00155F8D">
        <w:t xml:space="preserve">Four occasions were </w:t>
      </w:r>
      <w:r w:rsidR="00836042">
        <w:t xml:space="preserve">immediately </w:t>
      </w:r>
      <w:r w:rsidRPr="00155F8D">
        <w:t>before/after rotenone application, and the fifth sample was a mid-summer follow-up.</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r>
        <w:t>)</w:t>
      </w:r>
      <w:r w:rsidRPr="00155F8D">
        <w:t xml:space="preserve"> and</w:t>
      </w:r>
      <w:r>
        <w:t xml:space="preserve"> control impoundments </w:t>
      </w:r>
      <w:r w:rsidRPr="00155F8D">
        <w:t xml:space="preserve">immediately </w:t>
      </w:r>
      <w:r>
        <w:t>after we treated the treatment impoundment</w:t>
      </w:r>
      <w:r w:rsidRPr="00155F8D">
        <w:t>.</w:t>
      </w:r>
      <w:r>
        <w:t xml:space="preserve"> </w:t>
      </w:r>
      <w:r w:rsidRPr="00155F8D">
        <w:t>The day after each rotenone application (</w:t>
      </w:r>
      <w:r>
        <w:t>d</w:t>
      </w:r>
      <w:r w:rsidRPr="00155F8D">
        <w:t>ays 2 and 22),</w:t>
      </w:r>
      <w:r>
        <w:t xml:space="preserve"> we seined in the</w:t>
      </w:r>
      <w:r w:rsidRPr="00155F8D">
        <w:t xml:space="preserve"> treatment and control </w:t>
      </w:r>
      <w:r w:rsidRPr="005F7E7E">
        <w:t>impoundment</w:t>
      </w:r>
      <w:r>
        <w:t>s at similar</w:t>
      </w:r>
      <w:r w:rsidRPr="005F7E7E">
        <w:t xml:space="preserve"> time</w:t>
      </w:r>
      <w:r w:rsidR="00836042">
        <w:t>s</w:t>
      </w:r>
      <w:r w:rsidRPr="005F7E7E">
        <w:t xml:space="preserve"> of day as the pre-application samples to minimize</w:t>
      </w:r>
      <w:r w:rsidR="00836042">
        <w:t xml:space="preserve"> time-of-day</w:t>
      </w:r>
      <w:r w:rsidRPr="005F7E7E">
        <w:t xml:space="preserve"> effect</w:t>
      </w:r>
      <w:r w:rsidR="00836042">
        <w:t>s</w:t>
      </w:r>
      <w:r w:rsidRPr="005F7E7E">
        <w:t xml:space="preserve"> on seine catch</w:t>
      </w:r>
      <w:r>
        <w:t>es</w:t>
      </w:r>
      <w:r w:rsidRPr="005F7E7E">
        <w:t>.</w:t>
      </w:r>
      <w:r>
        <w:t xml:space="preserve"> </w:t>
      </w:r>
      <w:r w:rsidR="00836042">
        <w:t>On day 42, a</w:t>
      </w:r>
      <w:r w:rsidRPr="005F7E7E">
        <w:t xml:space="preserve">n additional seine sample was conducted at each </w:t>
      </w:r>
      <w:r>
        <w:t>impoundment</w:t>
      </w:r>
      <w:r w:rsidRPr="005F7E7E">
        <w:t xml:space="preserve"> </w:t>
      </w:r>
      <w:r>
        <w:t xml:space="preserve">at the same time of day as before </w:t>
      </w:r>
      <w:r w:rsidRPr="005F7E7E">
        <w:t xml:space="preserve">to </w:t>
      </w:r>
      <w:r>
        <w:t>compare catches</w:t>
      </w:r>
      <w:r w:rsidRPr="005F7E7E">
        <w:t xml:space="preserve"> </w:t>
      </w:r>
      <w:r>
        <w:t>over time</w:t>
      </w:r>
      <w:r w:rsidRPr="005F7E7E">
        <w:t>.</w:t>
      </w:r>
      <w:r>
        <w:t xml:space="preserve"> We marked s</w:t>
      </w:r>
      <w:r w:rsidRPr="005F7E7E">
        <w:t>eine</w:t>
      </w:r>
      <w:r w:rsidRPr="00155F8D">
        <w:t xml:space="preserve"> sites with a Garmin eTrex 20x global positioning system to ensure</w:t>
      </w:r>
      <w:r>
        <w:t xml:space="preserve"> that the same sites were sampled consistently over time</w:t>
      </w:r>
      <w:r w:rsidRPr="00155F8D">
        <w:t>.</w:t>
      </w:r>
      <w:r>
        <w:t xml:space="preserve"> We recorded a</w:t>
      </w:r>
      <w:r w:rsidRPr="00155F8D">
        <w:t xml:space="preserve">ge-0 </w:t>
      </w:r>
      <w:r>
        <w:t>Largemouth Bass</w:t>
      </w:r>
      <w:r w:rsidRPr="00155F8D">
        <w:t xml:space="preserve"> total length</w:t>
      </w:r>
      <w:r>
        <w:t>s</w:t>
      </w:r>
      <w:r w:rsidRPr="00155F8D">
        <w:t xml:space="preserve"> </w:t>
      </w:r>
      <w:r>
        <w:t>and</w:t>
      </w:r>
      <w:r w:rsidRPr="00155F8D">
        <w:t xml:space="preserve"> </w:t>
      </w:r>
      <w:r w:rsidR="00836042">
        <w:t>enumerated</w:t>
      </w:r>
      <w:r w:rsidRPr="00155F8D">
        <w:t xml:space="preserve"> </w:t>
      </w:r>
      <w:r>
        <w:t xml:space="preserve">Bluegill </w:t>
      </w:r>
      <w:r w:rsidR="00836042">
        <w:t xml:space="preserve">in </w:t>
      </w:r>
      <w:r w:rsidRPr="00155F8D">
        <w:t>length bins (0–12.5</w:t>
      </w:r>
      <w:r w:rsidR="00836042">
        <w:t>mm</w:t>
      </w:r>
      <w:r w:rsidRPr="00155F8D">
        <w:t>, 12.6–37.5</w:t>
      </w:r>
      <w:r w:rsidR="00836042">
        <w:t>mm</w:t>
      </w:r>
      <w:r w:rsidRPr="00155F8D">
        <w:t>, 37.6–62.5</w:t>
      </w:r>
      <w:r w:rsidR="00836042">
        <w:t>mm</w:t>
      </w:r>
      <w:r w:rsidRPr="00155F8D">
        <w:t xml:space="preserve">, </w:t>
      </w:r>
      <w:r>
        <w:t xml:space="preserve">etc.). </w:t>
      </w:r>
    </w:p>
    <w:p w14:paraId="320BE213" w14:textId="77777777" w:rsidR="00836042" w:rsidRPr="007F0515" w:rsidRDefault="00836042" w:rsidP="00B63AF8">
      <w:pPr>
        <w:tabs>
          <w:tab w:val="left" w:pos="920"/>
        </w:tabs>
        <w:spacing w:line="480" w:lineRule="auto"/>
        <w:rPr>
          <w:iCs/>
        </w:rPr>
      </w:pPr>
    </w:p>
    <w:p w14:paraId="4D3D277B" w14:textId="750DA0D7" w:rsidR="00AD1E53" w:rsidRDefault="00B63AF8" w:rsidP="00B63AF8">
      <w:pPr>
        <w:tabs>
          <w:tab w:val="left" w:pos="920"/>
        </w:tabs>
        <w:spacing w:line="480" w:lineRule="auto"/>
      </w:pPr>
      <w:proofErr w:type="gramStart"/>
      <w:r w:rsidRPr="00836042">
        <w:rPr>
          <w:i/>
        </w:rPr>
        <w:t>Electrofishing</w:t>
      </w:r>
      <w:r w:rsidR="00836042">
        <w:rPr>
          <w:iCs/>
        </w:rPr>
        <w:t>.––</w:t>
      </w:r>
      <w:proofErr w:type="gramEnd"/>
      <w:r>
        <w:t>We sampled all impoundments via electrofishing</w:t>
      </w:r>
      <w:r w:rsidR="00AD1E53">
        <w:t xml:space="preserve"> (Smith-Root 5.0 GPP aluminum boat, 50–60 Hz, 4–5 </w:t>
      </w:r>
      <w:proofErr w:type="spellStart"/>
      <w:r w:rsidR="00AD1E53">
        <w:t>ms</w:t>
      </w:r>
      <w:proofErr w:type="spellEnd"/>
      <w:r w:rsidR="00AD1E53">
        <w:t xml:space="preserve"> pulse width, 300–400 V)</w:t>
      </w:r>
      <w:r>
        <w:t xml:space="preserve"> during March before the first treatment and at least once thereafter (Table 1). Sampling included two 15-minute shoreline electrofishing transects in which we collected all fishes &gt;80 mm.</w:t>
      </w:r>
      <w:r w:rsidR="00AD1E53">
        <w:t xml:space="preserve"> We</w:t>
      </w:r>
      <w:r w:rsidR="00297D1A">
        <w:t xml:space="preserve"> measured (nearest mm) and weighed (nearest g) all fishes captured and collected a subsample of 10 Largemouth Bass per 25-mm length interval (for fish 150–250 mm) for ageing using sagittal otoliths. We also used this subsample to determine the appropriate length cutoff for age-1 vs. age-2 fish to quantify and compare mean length-at-age. We mounted otolith transverse sections on slides using methods of </w:t>
      </w:r>
      <w:r w:rsidR="00297D1A" w:rsidRPr="00297D1A">
        <w:rPr>
          <w:highlight w:val="yellow"/>
        </w:rPr>
        <w:t>Boehlert (1985)</w:t>
      </w:r>
      <w:r w:rsidR="00297D1A">
        <w:t xml:space="preserve"> and aged slides using immersion oil for clarity. Two readers aged otoliths without prior knowledge of fish length, weight, or the other reader’s age estimates. When different ages were assigned to individual fish, we recruited a third reader to have a group discussion to reach a consensus age.</w:t>
      </w:r>
    </w:p>
    <w:p w14:paraId="26E051B7" w14:textId="77777777" w:rsidR="007F7B9A" w:rsidRDefault="007F7B9A" w:rsidP="00B63AF8">
      <w:pPr>
        <w:tabs>
          <w:tab w:val="left" w:pos="920"/>
        </w:tabs>
        <w:spacing w:line="480" w:lineRule="auto"/>
      </w:pPr>
    </w:p>
    <w:p w14:paraId="21E8D832" w14:textId="323C25EC" w:rsidR="00B63AF8" w:rsidRPr="00297D1A" w:rsidRDefault="00B63AF8" w:rsidP="00B63AF8">
      <w:pPr>
        <w:tabs>
          <w:tab w:val="left" w:pos="920"/>
        </w:tabs>
        <w:spacing w:line="480" w:lineRule="auto"/>
        <w:rPr>
          <w:iCs/>
        </w:rPr>
      </w:pPr>
      <w:r w:rsidRPr="00297D1A">
        <w:rPr>
          <w:i/>
        </w:rPr>
        <w:t xml:space="preserve">Age-0 </w:t>
      </w:r>
      <w:r w:rsidR="00297D1A">
        <w:rPr>
          <w:i/>
        </w:rPr>
        <w:t>r</w:t>
      </w:r>
      <w:r w:rsidRPr="00297D1A">
        <w:rPr>
          <w:i/>
        </w:rPr>
        <w:t xml:space="preserve">elative </w:t>
      </w:r>
      <w:r w:rsidR="00297D1A">
        <w:rPr>
          <w:i/>
        </w:rPr>
        <w:t>a</w:t>
      </w:r>
      <w:r w:rsidRPr="00297D1A">
        <w:rPr>
          <w:i/>
        </w:rPr>
        <w:t xml:space="preserve">bundance and </w:t>
      </w:r>
      <w:r w:rsidR="00297D1A">
        <w:rPr>
          <w:i/>
        </w:rPr>
        <w:t>m</w:t>
      </w:r>
      <w:r w:rsidRPr="00297D1A">
        <w:rPr>
          <w:i/>
        </w:rPr>
        <w:t xml:space="preserve">ean </w:t>
      </w:r>
      <w:r w:rsidR="00297D1A">
        <w:rPr>
          <w:i/>
        </w:rPr>
        <w:t>l</w:t>
      </w:r>
      <w:r w:rsidRPr="00297D1A">
        <w:rPr>
          <w:i/>
        </w:rPr>
        <w:t>ength</w:t>
      </w:r>
      <w:r w:rsidR="00297D1A" w:rsidRPr="00297D1A">
        <w:rPr>
          <w:i/>
        </w:rPr>
        <w:t>.</w:t>
      </w:r>
      <w:r w:rsidR="00297D1A">
        <w:rPr>
          <w:iCs/>
        </w:rPr>
        <w:t>––</w:t>
      </w:r>
      <w:r>
        <w:rPr>
          <w:iCs/>
        </w:rPr>
        <w:t xml:space="preserve">We used R </w:t>
      </w:r>
      <w:r>
        <w:rPr>
          <w:iCs/>
        </w:rPr>
        <w:fldChar w:fldCharType="begin"/>
      </w:r>
      <w:r>
        <w:rPr>
          <w:iCs/>
        </w:rPr>
        <w:instrText xml:space="preserve"> ADDIN ZOTERO_ITEM CSL_CITATION {"citationID":"448ZbTBY","properties":{"formattedCitation":"(R Core Team 2020)","plainCitation":"(R Core Team 2020)","noteIndex":0},"citationItems":[{"id":2153,"uris":["http://zotero.org/users/4161640/items/KK7XXSN3"],"uri":["http://zotero.org/users/4161640/items/KK7XXSN3"],"itemData":{"id":2153,"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Pr>
          <w:iCs/>
        </w:rPr>
        <w:fldChar w:fldCharType="separate"/>
      </w:r>
      <w:r>
        <w:rPr>
          <w:iCs/>
          <w:noProof/>
        </w:rPr>
        <w:t>(R Core Team 2020)</w:t>
      </w:r>
      <w:r>
        <w:rPr>
          <w:iCs/>
        </w:rPr>
        <w:fldChar w:fldCharType="end"/>
      </w:r>
      <w:r>
        <w:rPr>
          <w:iCs/>
        </w:rPr>
        <w:t xml:space="preserve"> to run all analyses. </w:t>
      </w:r>
      <w:r w:rsidR="00297D1A">
        <w:rPr>
          <w:iCs/>
        </w:rPr>
        <w:t xml:space="preserve">We used two </w:t>
      </w:r>
      <w:r w:rsidRPr="00824A64">
        <w:t>before-after-control-impact (BACI) analyses</w:t>
      </w:r>
      <w:r w:rsidR="007F7B9A">
        <w:t xml:space="preserve"> to</w:t>
      </w:r>
      <w:r w:rsidRPr="00824A64">
        <w:t xml:space="preserve"> test for effects of shoreline rotenone treatment on </w:t>
      </w:r>
      <w:r>
        <w:t xml:space="preserve">Bluegill and </w:t>
      </w:r>
      <w:r w:rsidRPr="00824A64">
        <w:t xml:space="preserve">age-0 </w:t>
      </w:r>
      <w:r>
        <w:t>Largemouth Bass</w:t>
      </w:r>
      <w:r w:rsidRPr="00824A64">
        <w:t xml:space="preserve"> seine catch</w:t>
      </w:r>
      <w:r>
        <w:t xml:space="preserve">es </w:t>
      </w:r>
      <w:r w:rsidR="007F7B9A">
        <w:t>in</w:t>
      </w:r>
      <w:r>
        <w:t xml:space="preserve"> both small-sized</w:t>
      </w:r>
      <w:r w:rsidR="007F7B9A">
        <w:t xml:space="preserve"> and large-sized</w:t>
      </w:r>
      <w:r>
        <w:t xml:space="preserve"> 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uri":["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control/treatment), time period </w:t>
      </w:r>
      <w:r>
        <w:lastRenderedPageBreak/>
        <w:t>(before/after treatment), and all interactions. The treatment x time interaction test</w:t>
      </w:r>
      <w:r w:rsidR="00C909FC">
        <w:t>ed</w:t>
      </w:r>
      <w:r>
        <w:t xml:space="preserve"> whether catches declined significantly more in treatments than controls. </w:t>
      </w:r>
    </w:p>
    <w:p w14:paraId="7CBACAAE" w14:textId="69FEA67C" w:rsidR="00B63AF8" w:rsidRDefault="00B63AF8" w:rsidP="00B63AF8">
      <w:pPr>
        <w:tabs>
          <w:tab w:val="left" w:pos="920"/>
        </w:tabs>
        <w:spacing w:line="480" w:lineRule="auto"/>
      </w:pPr>
      <w:r>
        <w:tab/>
      </w:r>
      <w:r w:rsidRPr="00836588">
        <w:t xml:space="preserve">The second analysis </w:t>
      </w:r>
      <w:r>
        <w:t>compared the initial</w:t>
      </w:r>
      <w:r w:rsidRPr="00836588">
        <w:t xml:space="preserve"> pre-treatment (i.e., day-1) seine sample </w:t>
      </w:r>
      <w:r>
        <w:t xml:space="preserve">with </w:t>
      </w:r>
      <w:r w:rsidRPr="00836588">
        <w:t xml:space="preserve">the </w:t>
      </w:r>
      <w:r>
        <w:t xml:space="preserve">mid-summer follow-up sample </w:t>
      </w:r>
      <w:r w:rsidRPr="00836588">
        <w:t xml:space="preserve">(i.e., day-42) to </w:t>
      </w:r>
      <w:r>
        <w:t>estimate the</w:t>
      </w:r>
      <w:r w:rsidRPr="00836588">
        <w:t xml:space="preserve"> cumulative effect of </w:t>
      </w:r>
      <w:r>
        <w:t>both rotenone applications</w:t>
      </w:r>
      <w:r w:rsidRPr="00836588">
        <w:t xml:space="preserve"> </w:t>
      </w:r>
      <w:r w:rsidR="00C909FC">
        <w:t>(</w:t>
      </w:r>
      <w:r w:rsidRPr="00836588">
        <w:t xml:space="preserve">compared </w:t>
      </w:r>
      <w:r>
        <w:t>to</w:t>
      </w:r>
      <w:r w:rsidRPr="00836588">
        <w:t xml:space="preserve"> natural variation </w:t>
      </w:r>
      <w:r>
        <w:t>in</w:t>
      </w:r>
      <w:r w:rsidRPr="00836588">
        <w:t xml:space="preserve"> controls</w:t>
      </w:r>
      <w:r w:rsidR="00C909FC">
        <w:t>)</w:t>
      </w:r>
      <w:r w:rsidRPr="00836588">
        <w:t xml:space="preserve"> </w:t>
      </w:r>
      <w:r w:rsidR="00C909FC">
        <w:t>on</w:t>
      </w:r>
      <w:r w:rsidRPr="00836588">
        <w:t xml:space="preserve"> </w:t>
      </w:r>
      <w:r>
        <w:t>Bluegill</w:t>
      </w:r>
      <w:r w:rsidRPr="00836588">
        <w:t xml:space="preserve"> and age-0 </w:t>
      </w:r>
      <w:r>
        <w:t>Largemouth Bass</w:t>
      </w:r>
      <w:r w:rsidR="00C909FC">
        <w:t xml:space="preserve"> populations</w:t>
      </w:r>
      <w:r w:rsidRPr="00380AE6">
        <w:t xml:space="preserve"> </w:t>
      </w:r>
      <w:r>
        <w:t>for both large-sized and small-sized impoundments</w:t>
      </w:r>
      <w:r w:rsidRPr="00836588">
        <w:t>.</w:t>
      </w:r>
      <w:r>
        <w:t xml:space="preserve"> We used a </w:t>
      </w:r>
      <w:r w:rsidRPr="00836588">
        <w:t xml:space="preserve">generalized linear </w:t>
      </w:r>
      <w:r>
        <w:t>mixed-effects</w:t>
      </w:r>
      <w:r w:rsidRPr="00836588">
        <w:t xml:space="preserve"> model </w:t>
      </w:r>
      <w:r>
        <w:t>with a</w:t>
      </w:r>
      <w:r w:rsidRPr="00836588">
        <w:t xml:space="preserve"> negative binomial </w:t>
      </w:r>
      <w:r>
        <w:t>sampling distribution</w:t>
      </w:r>
      <w:r w:rsidRPr="00836588">
        <w:t>.</w:t>
      </w:r>
      <w:r>
        <w:t xml:space="preserve"> The model included</w:t>
      </w:r>
      <w:r w:rsidRPr="00836588">
        <w:t xml:space="preserve"> random effects </w:t>
      </w:r>
      <w:r>
        <w:t>for</w:t>
      </w:r>
      <w:r w:rsidRPr="00836588">
        <w:t xml:space="preserve"> impoundment x year </w:t>
      </w:r>
      <w:r>
        <w:t xml:space="preserve">intercepts </w:t>
      </w:r>
      <w:r w:rsidRPr="00836588">
        <w:t>and fixed effects of treatment</w:t>
      </w:r>
      <w:r>
        <w:t>,</w:t>
      </w:r>
      <w:r w:rsidRPr="00836588">
        <w:t xml:space="preserve"> time</w:t>
      </w:r>
      <w:r>
        <w:t xml:space="preserve"> period</w:t>
      </w:r>
      <w:r w:rsidRPr="00836588">
        <w:t xml:space="preserve">, and </w:t>
      </w:r>
      <w:r>
        <w:t xml:space="preserve">their </w:t>
      </w:r>
      <w:r w:rsidRPr="00836588">
        <w:t xml:space="preserve">interaction. </w:t>
      </w:r>
    </w:p>
    <w:p w14:paraId="24FE7138" w14:textId="3594DFC4" w:rsidR="00B63AF8" w:rsidRPr="003138B4" w:rsidRDefault="00B63AF8" w:rsidP="00B63AF8">
      <w:pPr>
        <w:tabs>
          <w:tab w:val="left" w:pos="920"/>
        </w:tabs>
        <w:spacing w:line="480" w:lineRule="auto"/>
      </w:pPr>
      <w:r>
        <w:tab/>
        <w:t>We compared Largemouth Bass mean length-at-age (MLA)-0</w:t>
      </w:r>
      <w:r w:rsidRPr="003D38E0">
        <w:t xml:space="preserve"> in the pre-treatment</w:t>
      </w:r>
      <w:r w:rsidR="00C909FC">
        <w:t xml:space="preserve"> and</w:t>
      </w:r>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sized and small-sized impoundments</w:t>
      </w:r>
      <w:r w:rsidRPr="003D38E0">
        <w:t>.</w:t>
      </w:r>
      <w:r>
        <w:t xml:space="preserve"> </w:t>
      </w:r>
      <w:r w:rsidR="00FA0FAB">
        <w:t>We conducted t</w:t>
      </w:r>
      <w:r w:rsidRPr="003D38E0">
        <w:t>his analysis</w:t>
      </w:r>
      <w:r w:rsidR="00FA0FAB">
        <w:t xml:space="preserve"> using</w:t>
      </w:r>
      <w:r w:rsidRPr="003D38E0">
        <w:t xml:space="preserve"> </w:t>
      </w:r>
      <w:r w:rsidR="00FA0FAB" w:rsidRPr="003D38E0">
        <w:t>a linear mixed-effects model</w:t>
      </w:r>
      <w:r w:rsidR="00FA0FAB">
        <w:t xml:space="preserve"> and natural-log transformed catch data to meet the assumption of normality</w:t>
      </w:r>
      <w:r>
        <w:t>.</w:t>
      </w:r>
      <w:r w:rsidRPr="003D38E0">
        <w:t xml:space="preserve"> </w:t>
      </w:r>
      <w:r>
        <w:t>We</w:t>
      </w:r>
      <w:r w:rsidRPr="003D38E0">
        <w:t xml:space="preserve"> included independent random effects of impoundment and year </w:t>
      </w:r>
      <w:r>
        <w:t xml:space="preserve">intercepts </w:t>
      </w:r>
      <w:r w:rsidRPr="003D38E0">
        <w:t>and fixed effects of treatment, time period, and</w:t>
      </w:r>
      <w:r>
        <w:t xml:space="preserve"> their </w:t>
      </w:r>
      <w:r w:rsidRPr="003D38E0">
        <w:t>interaction.</w:t>
      </w:r>
      <w:r>
        <w:t xml:space="preserve"> </w:t>
      </w:r>
    </w:p>
    <w:p w14:paraId="5200E910" w14:textId="77777777" w:rsidR="00FA0FAB" w:rsidRDefault="00FA0FAB" w:rsidP="00B63AF8">
      <w:pPr>
        <w:tabs>
          <w:tab w:val="left" w:pos="920"/>
        </w:tabs>
        <w:spacing w:line="480" w:lineRule="auto"/>
        <w:rPr>
          <w:iCs/>
        </w:rPr>
      </w:pPr>
    </w:p>
    <w:p w14:paraId="4AFFB518" w14:textId="6A4691AB" w:rsidR="00B63AF8" w:rsidRPr="00FA0FAB" w:rsidRDefault="00B63AF8" w:rsidP="00B63AF8">
      <w:pPr>
        <w:tabs>
          <w:tab w:val="left" w:pos="920"/>
        </w:tabs>
        <w:spacing w:line="480" w:lineRule="auto"/>
        <w:rPr>
          <w:iCs/>
        </w:rPr>
      </w:pPr>
      <w:r w:rsidRPr="00FA0FAB">
        <w:rPr>
          <w:i/>
        </w:rPr>
        <w:t>Age</w:t>
      </w:r>
      <w:r w:rsidR="00FA0FAB">
        <w:rPr>
          <w:i/>
        </w:rPr>
        <w:t>-</w:t>
      </w:r>
      <w:r w:rsidRPr="00FA0FAB">
        <w:rPr>
          <w:i/>
        </w:rPr>
        <w:t xml:space="preserve">1 </w:t>
      </w:r>
      <w:r w:rsidR="00FA0FAB">
        <w:rPr>
          <w:i/>
        </w:rPr>
        <w:t>g</w:t>
      </w:r>
      <w:r w:rsidRPr="00FA0FAB">
        <w:rPr>
          <w:i/>
        </w:rPr>
        <w:t xml:space="preserve">rowth, </w:t>
      </w:r>
      <w:r w:rsidR="00FA0FAB">
        <w:rPr>
          <w:i/>
        </w:rPr>
        <w:t>r</w:t>
      </w:r>
      <w:r w:rsidRPr="00FA0FAB">
        <w:rPr>
          <w:i/>
        </w:rPr>
        <w:t xml:space="preserve">ecruitment, </w:t>
      </w:r>
      <w:r w:rsidR="00FA0FAB">
        <w:rPr>
          <w:i/>
        </w:rPr>
        <w:t>s</w:t>
      </w:r>
      <w:r w:rsidRPr="00FA0FAB">
        <w:rPr>
          <w:i/>
        </w:rPr>
        <w:t xml:space="preserve">urvival, and </w:t>
      </w:r>
      <w:r w:rsidR="00FA0FAB">
        <w:rPr>
          <w:i/>
        </w:rPr>
        <w:t>s</w:t>
      </w:r>
      <w:r w:rsidRPr="00FA0FAB">
        <w:rPr>
          <w:i/>
        </w:rPr>
        <w:t xml:space="preserve">ize </w:t>
      </w:r>
      <w:proofErr w:type="gramStart"/>
      <w:r w:rsidR="00FA0FAB">
        <w:rPr>
          <w:i/>
        </w:rPr>
        <w:t>s</w:t>
      </w:r>
      <w:r w:rsidRPr="00FA0FAB">
        <w:rPr>
          <w:i/>
        </w:rPr>
        <w:t>tructure</w:t>
      </w:r>
      <w:r w:rsidR="00FA0FAB" w:rsidRPr="00FA0FAB">
        <w:rPr>
          <w:i/>
        </w:rPr>
        <w:t>.</w:t>
      </w:r>
      <w:r w:rsidR="00FA0FAB">
        <w:rPr>
          <w:iCs/>
        </w:rPr>
        <w:t>––</w:t>
      </w:r>
      <w:proofErr w:type="gramEnd"/>
      <w:r w:rsidRPr="00247AE8">
        <w:t xml:space="preserve">We estimated the effect of rotenone treatment on Largemouth Bass MLA-1 for both large-sized and small-sized impoundments using a BACI analysis. We obtained MLA from otolith-aged subsamples by taking the average length of each age class, weighted by the sample size in each size class </w:t>
      </w:r>
      <w:r w:rsidRPr="00247AE8">
        <w:fldChar w:fldCharType="begin"/>
      </w:r>
      <w:r w:rsidRPr="00247AE8">
        <w:instrText xml:space="preserve"> ADDIN ZOTERO_ITEM CSL_CITATION {"citationID":"ZOwxJKvl","properties":{"formattedCitation":"(DeVries and Frie 1996)","plainCitation":"(DeVries and Frie 1996)","noteIndex":0},"citationItems":[{"id":2764,"uris":["http://zotero.org/users/4161640/items/UPJICSST"],"uri":["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r>
        <w:t>We used</w:t>
      </w:r>
      <w:r w:rsidRPr="00247AE8">
        <w:t xml:space="preserve"> a linear mixed-effects model via maximum likelihood with independent random effects of </w:t>
      </w:r>
      <w:r w:rsidRPr="00247AE8">
        <w:lastRenderedPageBreak/>
        <w:t>impoundment and year intercepts and a fixed effect of rotenone treatment (once or twice) on the natural logarithm of MLA-1.</w:t>
      </w:r>
    </w:p>
    <w:p w14:paraId="4ED33535" w14:textId="70D724F4" w:rsidR="00B63AF8" w:rsidRDefault="00B63AF8" w:rsidP="00B63AF8">
      <w:pPr>
        <w:tabs>
          <w:tab w:val="left" w:pos="920"/>
        </w:tabs>
        <w:spacing w:line="480" w:lineRule="auto"/>
      </w:pPr>
      <w:r>
        <w:tab/>
        <w:t>We evaluated the effect of rotenone treatment on natural-</w:t>
      </w:r>
      <w:r w:rsidR="00742596">
        <w:t>log</w:t>
      </w:r>
      <w:r>
        <w:t xml:space="preserve">-transformed electrofishing catch-per-unit-effort (CPUE) of age-1 Largemouth Bass and stock-sized Bluegill (i.e., &gt;80 mm) </w:t>
      </w:r>
      <w:r w:rsidR="00742596">
        <w:t>using</w:t>
      </w:r>
      <w:r>
        <w:t xml:space="preserve"> a BACI analysis for both large-sized and small-sized impoundments. We analyzed effects of rotenone application on Largemouth Bass recruitment using age-1 CPUE</w:t>
      </w:r>
      <w:r w:rsidR="00742596">
        <w:t xml:space="preserve"> and </w:t>
      </w:r>
      <w:r>
        <w:t>effects on non-target</w:t>
      </w:r>
      <w:r w:rsidR="00742596">
        <w:t xml:space="preserve"> fish for rotenone application (i.e.,</w:t>
      </w:r>
      <w:r>
        <w:t xml:space="preserve"> Bluegill</w:t>
      </w:r>
      <w:r w:rsidR="00742596">
        <w:t>)</w:t>
      </w:r>
      <w:r>
        <w:t xml:space="preserve"> us</w:t>
      </w:r>
      <w:r w:rsidR="00742596">
        <w:t>ing</w:t>
      </w:r>
      <w:r>
        <w:t xml:space="preserve"> Bluegill CPUE. For each dependent variable, we fit a linear mixed-effects model via maximum likelihood that included independent random effects of impoundment and year intercepts and a fixed effect of rotenone treatment. </w:t>
      </w:r>
    </w:p>
    <w:p w14:paraId="17AD03C7" w14:textId="08B1A526" w:rsidR="00B63AF8" w:rsidRDefault="00B63AF8" w:rsidP="00B63AF8">
      <w:pPr>
        <w:tabs>
          <w:tab w:val="left" w:pos="920"/>
        </w:tabs>
        <w:spacing w:line="480" w:lineRule="auto"/>
      </w:pPr>
      <w:r w:rsidRPr="00CE03D9">
        <w:tab/>
      </w:r>
      <w:r>
        <w:t>We tested for compensatory age-0 Largemouth Bass survival after rotenone treatment using an index of Largemouth Bass age-0 survival. The survival index was calculated by dividing March age-1 electrofishing catches by the mid-summer follow-up seine (day-42) catches from the previous year. We tested for differences in the survival index as a function of rotenone treatment frequency (i.e., no treatment, one year, two years) for both large-sized and small-sized impoundments using line</w:t>
      </w:r>
      <w:r w:rsidR="00742596">
        <w:t>a</w:t>
      </w:r>
      <w:r>
        <w:t>r models with a fixed effect of rotenone treatment.</w:t>
      </w:r>
    </w:p>
    <w:p w14:paraId="6376B4BE" w14:textId="77777777" w:rsidR="00B63AF8" w:rsidRDefault="00B63AF8" w:rsidP="00B63AF8">
      <w:pPr>
        <w:tabs>
          <w:tab w:val="left" w:pos="920"/>
        </w:tabs>
        <w:spacing w:line="480" w:lineRule="auto"/>
      </w:pPr>
    </w:p>
    <w:p w14:paraId="3BF48465" w14:textId="40BC0E8E" w:rsidR="00000000" w:rsidRPr="00B63AF8" w:rsidRDefault="00000000" w:rsidP="00B63AF8"/>
    <w:sectPr w:rsidR="00485D4D" w:rsidRPr="00B63AF8" w:rsidSect="00A700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C79"/>
    <w:rsid w:val="000E4332"/>
    <w:rsid w:val="0015086F"/>
    <w:rsid w:val="002926F9"/>
    <w:rsid w:val="00297D1A"/>
    <w:rsid w:val="00370E01"/>
    <w:rsid w:val="003C108A"/>
    <w:rsid w:val="0049148B"/>
    <w:rsid w:val="005A1332"/>
    <w:rsid w:val="00624AE9"/>
    <w:rsid w:val="0069401D"/>
    <w:rsid w:val="007255C0"/>
    <w:rsid w:val="00742596"/>
    <w:rsid w:val="00770BAA"/>
    <w:rsid w:val="007902BB"/>
    <w:rsid w:val="007B0559"/>
    <w:rsid w:val="007F0515"/>
    <w:rsid w:val="007F7B9A"/>
    <w:rsid w:val="00812A73"/>
    <w:rsid w:val="00832406"/>
    <w:rsid w:val="00836042"/>
    <w:rsid w:val="00870E19"/>
    <w:rsid w:val="008D2650"/>
    <w:rsid w:val="00923BF5"/>
    <w:rsid w:val="00982951"/>
    <w:rsid w:val="00997B59"/>
    <w:rsid w:val="00A700AE"/>
    <w:rsid w:val="00AD1E53"/>
    <w:rsid w:val="00B63AF8"/>
    <w:rsid w:val="00B928FB"/>
    <w:rsid w:val="00C05EE6"/>
    <w:rsid w:val="00C909FC"/>
    <w:rsid w:val="00CD774F"/>
    <w:rsid w:val="00D96C79"/>
    <w:rsid w:val="00E32868"/>
    <w:rsid w:val="00F72951"/>
    <w:rsid w:val="00FA0F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1FACDDF"/>
  <w14:defaultImageDpi w14:val="32767"/>
  <w15:chartTrackingRefBased/>
  <w15:docId w15:val="{06717B6E-BA8E-564D-8CAC-A0F420B599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902B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6</TotalTime>
  <Pages>8</Pages>
  <Words>12845</Words>
  <Characters>73217</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15</cp:revision>
  <dcterms:created xsi:type="dcterms:W3CDTF">2021-09-27T15:08:00Z</dcterms:created>
  <dcterms:modified xsi:type="dcterms:W3CDTF">2023-08-24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GShYc4a"/&gt;&lt;style id="http://www.zotero.org/styles/north-american-journal-of-fisheries-management" hasBibliography="1" bibliographyStyleHasBeenSet="0"/&gt;&lt;prefs&gt;&lt;pref name="fieldType" value="Fiel</vt:lpwstr>
  </property>
  <property fmtid="{D5CDD505-2E9C-101B-9397-08002B2CF9AE}" pid="3" name="ZOTERO_PREF_2">
    <vt:lpwstr>d"/&gt;&lt;/prefs&gt;&lt;/data&gt;</vt:lpwstr>
  </property>
</Properties>
</file>